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PlainTable4"/>
        <w:tblpPr w:leftFromText="180" w:rightFromText="180" w:vertAnchor="page" w:horzAnchor="margin" w:tblpY="2161"/>
        <w:tblW w:w="4265" w:type="pct"/>
        <w:tblLayout w:type="fixed"/>
        <w:tblLook w:val="04A0" w:firstRow="1" w:lastRow="0" w:firstColumn="1" w:lastColumn="0" w:noHBand="0" w:noVBand="1"/>
      </w:tblPr>
      <w:tblGrid>
        <w:gridCol w:w="1241"/>
        <w:gridCol w:w="1088"/>
        <w:gridCol w:w="815"/>
        <w:gridCol w:w="805"/>
        <w:gridCol w:w="862"/>
        <w:gridCol w:w="753"/>
        <w:gridCol w:w="805"/>
        <w:gridCol w:w="769"/>
        <w:gridCol w:w="760"/>
        <w:gridCol w:w="793"/>
        <w:gridCol w:w="926"/>
        <w:gridCol w:w="776"/>
        <w:gridCol w:w="1515"/>
      </w:tblGrid>
      <w:tr w:rsidR="001707EC" w:rsidRPr="00330360" w:rsidTr="001707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jc w:val="left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bookmarkStart w:id="0" w:name="OLE_LINK5"/>
            <w:bookmarkStart w:id="1" w:name="OLE_LINK6"/>
            <w:bookmarkStart w:id="2" w:name="OLE_LINK7"/>
            <w:bookmarkStart w:id="3" w:name="OLE_LINK8"/>
            <w:bookmarkStart w:id="4" w:name="OLE_LINK25"/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Tumor source</w:t>
            </w:r>
          </w:p>
        </w:tc>
        <w:tc>
          <w:tcPr>
            <w:tcW w:w="457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First author &amp; year</w:t>
            </w:r>
          </w:p>
        </w:tc>
        <w:tc>
          <w:tcPr>
            <w:tcW w:w="342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Country</w:t>
            </w:r>
          </w:p>
        </w:tc>
        <w:tc>
          <w:tcPr>
            <w:tcW w:w="338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Ethnicity</w:t>
            </w:r>
          </w:p>
        </w:tc>
        <w:tc>
          <w:tcPr>
            <w:tcW w:w="362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Number of patients</w:t>
            </w:r>
          </w:p>
        </w:tc>
        <w:tc>
          <w:tcPr>
            <w:tcW w:w="316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Sample Type</w:t>
            </w:r>
          </w:p>
        </w:tc>
        <w:tc>
          <w:tcPr>
            <w:tcW w:w="338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Method</w:t>
            </w:r>
          </w:p>
        </w:tc>
        <w:tc>
          <w:tcPr>
            <w:tcW w:w="323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GEO ID</w:t>
            </w:r>
          </w:p>
        </w:tc>
        <w:tc>
          <w:tcPr>
            <w:tcW w:w="319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Cutoff</w:t>
            </w:r>
          </w:p>
        </w:tc>
        <w:tc>
          <w:tcPr>
            <w:tcW w:w="333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Survival</w:t>
            </w:r>
          </w:p>
        </w:tc>
        <w:tc>
          <w:tcPr>
            <w:tcW w:w="389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Follow-up (Months)</w:t>
            </w:r>
          </w:p>
        </w:tc>
        <w:tc>
          <w:tcPr>
            <w:tcW w:w="326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Quality Score</w:t>
            </w:r>
          </w:p>
        </w:tc>
        <w:tc>
          <w:tcPr>
            <w:tcW w:w="636" w:type="pct"/>
            <w:tcBorders>
              <w:top w:val="single" w:sz="12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 w:val="0"/>
                <w:color w:val="000000" w:themeColor="text1"/>
                <w:sz w:val="11"/>
                <w:szCs w:val="11"/>
              </w:rPr>
              <w:t>Reference</w:t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Breast Cancer</w:t>
            </w:r>
          </w:p>
        </w:tc>
        <w:tc>
          <w:tcPr>
            <w:tcW w:w="457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Lasham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2</w:t>
            </w:r>
          </w:p>
        </w:tc>
        <w:tc>
          <w:tcPr>
            <w:tcW w:w="342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ew Zealand</w:t>
            </w:r>
          </w:p>
        </w:tc>
        <w:tc>
          <w:tcPr>
            <w:tcW w:w="338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07</w:t>
            </w:r>
          </w:p>
        </w:tc>
        <w:tc>
          <w:tcPr>
            <w:tcW w:w="316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36771</w:t>
            </w:r>
          </w:p>
        </w:tc>
        <w:tc>
          <w:tcPr>
            <w:tcW w:w="319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YXNoYW08L0F1dGhvcj48WWVhcj4yMDEyPC9ZZWFyPjxS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YXNoYW08L0F1dGhvcj48WWVhcj4yMDEyPC9ZZWFyPjxS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3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hin 2006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3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69031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DaGluPC9BdXRob3I+PFllYXI+MjAwNjwvWWVhcj48UmVj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DaGluPC9BdXRob3I+PFllYXI+MjAwNjwvWWVhcj48UmVj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4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Desmedt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9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Belgium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55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6391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Desmedt&lt;/Author&gt;&lt;Year&gt;2009&lt;/Year&gt;&lt;RecNum&gt;1766&lt;/RecNum&gt;&lt;DisplayText&gt;[45]&lt;/DisplayText&gt;&lt;record&gt;&lt;rec-number&gt;1766&lt;/rec-number&gt;&lt;foreign-keys&gt;&lt;key app="EN" db-id="95ppfdwtmes52eefwrpvza9550rrd2wrfrtf" timestamp="1593251625"&gt;1766&lt;/key&gt;&lt;/foreign-keys&gt;&lt;ref-type name="Journal Article"&gt;17&lt;/ref-type&gt;&lt;contributors&gt;&lt;authors&gt;&lt;author&gt;Desmedt, C.&lt;/author&gt;&lt;author&gt;Giobbie-Hurder, A.&lt;/author&gt;&lt;author&gt;Neven, P.&lt;/author&gt;&lt;author&gt;Paridaens, R.&lt;/author&gt;&lt;author&gt;Christiaens, M. R.&lt;/author&gt;&lt;author&gt;Smeets, A.&lt;/author&gt;&lt;author&gt;Lallemand, F.&lt;/author&gt;&lt;author&gt;Haibe-Kains, B.&lt;/author&gt;&lt;author&gt;Viale, G.&lt;/author&gt;&lt;author&gt;Gelber, R. D.&lt;/author&gt;&lt;author&gt;Piccart, M.&lt;/author&gt;&lt;author&gt;Sotiriou, C.&lt;/author&gt;&lt;/authors&gt;&lt;/contributors&gt;&lt;auth-address&gt;Institut Jules Bordet, Universite Libre de Bruxelles, Brussels, Belgium. christine.desmedt@bordet.be&lt;/auth-address&gt;&lt;titles&gt;&lt;title&gt;The Gene expression Grade Index: a potential predictor of relapse for endocrine-treated breast cancer patients in the BIG 1-98 trial&lt;/title&gt;&lt;secondary-title&gt;BMC Med Genomics&lt;/secondary-title&gt;&lt;/titles&gt;&lt;periodical&gt;&lt;full-title&gt;BMC Med Genomics&lt;/full-title&gt;&lt;/periodical&gt;&lt;pages&gt;40&lt;/pages&gt;&lt;volume&gt;2&lt;/volume&gt;&lt;dates&gt;&lt;year&gt;2009&lt;/year&gt;&lt;pub-dates&gt;&lt;date&gt;Jul 2&lt;/date&gt;&lt;/pub-dates&gt;&lt;/dates&gt;&lt;isbn&gt;1755-8794 (Electronic)&amp;#xD;1755-8794 (Linking)&lt;/isbn&gt;&lt;accession-num&gt;19573224&lt;/accession-num&gt;&lt;urls&gt;&lt;related-urls&gt;&lt;url&gt;https://www.ncbi.nlm.nih.gov/pubmed/19573224&lt;/url&gt;&lt;/related-urls&gt;&lt;/urls&gt;&lt;custom2&gt;PMC2713270&lt;/custom2&gt;&lt;electronic-resource-num&gt;10.1186/1755-8794-2-40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5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EXPO 2005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351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2109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Lu</w:t>
            </w: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 xml:space="preserve"> 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008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23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5460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dTwvQXV0aG9yPjxZZWFyPjIwMDg8L1llYXI+PFJlY051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dTwvQXV0aG9yPjxZZWFyPjIwMDg8L1llYXI+PFJlY051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6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oncha 2011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Spai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6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29431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Iwamoto 2011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03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22093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Jd2Ftb3RvPC9BdXRob3I+PFllYXI+MjAxMTwvWWVhcj48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Jd2Ftb3RvPC9BdXRob3I+PFllYXI+MjAxMTwvWWVhcj48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7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Yue 2016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China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89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IHC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OS, DFS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72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ZdWU8L0F1dGhvcj48WWVhcj4yMDE2PC9ZZWFyPjxSZWNO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ZdWU8L0F1dGhvcj48WWVhcj4yMDE2PC9ZZWFyPjxSZWNO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20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Colorectal Cancer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EXPO 2005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315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2109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Laibe</w:t>
            </w:r>
            <w:proofErr w:type="spellEnd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012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Franc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3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37892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Laibe&lt;/Author&gt;&lt;Year&gt;2012&lt;/Year&gt;&lt;RecNum&gt;1769&lt;/RecNum&gt;&lt;DisplayText&gt;[48]&lt;/DisplayText&gt;&lt;record&gt;&lt;rec-number&gt;1769&lt;/rec-number&gt;&lt;foreign-keys&gt;&lt;key app="EN" db-id="95ppfdwtmes52eefwrpvza9550rrd2wrfrtf" timestamp="1593251843"&gt;1769&lt;/key&gt;&lt;/foreign-keys&gt;&lt;ref-type name="Journal Article"&gt;17&lt;/ref-type&gt;&lt;contributors&gt;&lt;authors&gt;&lt;author&gt;Laibe, S.&lt;/author&gt;&lt;author&gt;Lagarde, A.&lt;/author&gt;&lt;author&gt;Ferrari, A.&lt;/author&gt;&lt;author&gt;Monges, G.&lt;/author&gt;&lt;author&gt;Birnbaum, D.&lt;/author&gt;&lt;author&gt;Olschwang, S.&lt;/author&gt;&lt;author&gt;C. O. L. Project&lt;/author&gt;&lt;/authors&gt;&lt;/contributors&gt;&lt;auth-address&gt;Tumor Biology Department, Institut Paoli-Calmettes, Marseille, France.&lt;/auth-address&gt;&lt;titles&gt;&lt;title&gt;A seven-gene signature aggregates a subgroup of stage II colon cancers with stage III&lt;/title&gt;&lt;secondary-title&gt;OMICS&lt;/secondary-title&gt;&lt;/titles&gt;&lt;periodical&gt;&lt;full-title&gt;OMICS&lt;/full-title&gt;&lt;/periodical&gt;&lt;pages&gt;560-5&lt;/pages&gt;&lt;volume&gt;16&lt;/volume&gt;&lt;number&gt;10&lt;/number&gt;&lt;edition&gt;2012/08/25&lt;/edition&gt;&lt;keywords&gt;&lt;keyword&gt;Adenocarcinoma/classification/*genetics/pathology&lt;/keyword&gt;&lt;keyword&gt;Adult&lt;/keyword&gt;&lt;keyword&gt;Aged&lt;/keyword&gt;&lt;keyword&gt;Aged, 80 and over&lt;/keyword&gt;&lt;keyword&gt;Cluster Analysis&lt;/keyword&gt;&lt;keyword&gt;Colonic Neoplasms/classification/*genetics/pathology&lt;/keyword&gt;&lt;keyword&gt;Female&lt;/keyword&gt;&lt;keyword&gt;Humans&lt;/keyword&gt;&lt;keyword&gt;Male&lt;/keyword&gt;&lt;keyword&gt;Middle Aged&lt;/keyword&gt;&lt;keyword&gt;Neoplasm Staging&lt;/keyword&gt;&lt;keyword&gt;Oligonucleotide Array Sequence Analysis&lt;/keyword&gt;&lt;keyword&gt;*Transcriptome&lt;/keyword&gt;&lt;keyword&gt;Young Adult&lt;/keyword&gt;&lt;/keywords&gt;&lt;dates&gt;&lt;year&gt;2012&lt;/year&gt;&lt;pub-dates&gt;&lt;date&gt;Oct&lt;/date&gt;&lt;/pub-dates&gt;&lt;/dates&gt;&lt;isbn&gt;1557-8100 (Electronic)&amp;#xD;1536-2310 (Linking)&lt;/isbn&gt;&lt;accession-num&gt;22917480&lt;/accession-num&gt;&lt;urls&gt;&lt;related-urls&gt;&lt;url&gt;https://www.ncbi.nlm.nih.gov/pubmed/22917480&lt;/url&gt;&lt;/related-urls&gt;&lt;/urls&gt;&lt;electronic-resource-num&gt;10.1089/omi.2012.0039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8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orissen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9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ustrali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9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4333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3Jpc3NlbjwvQXV0aG9yPjxZZWFyPjIwMDk8L1llYXI+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3Jpc3NlbjwvQXV0aG9yPjxZZWFyPjIwMDk8L1llYXI+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49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Smith 20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0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32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7538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TbWl0aDwvQXV0aG9yPjxZZWFyPjIwMTA8L1llYXI+PFJl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TbWl0aDwvQXV0aG9yPjxZZWFyPjIwMTA8L1llYXI+PFJl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0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Watanabe 2006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84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4554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5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XYXRhbmFiZTwvQXV0aG9yPjxZZWFyPjIwMDY8L1llYXI+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XYXRhbmFiZTwvQXV0aG9yPjxZZWFyPjIwMDY8L1llYXI+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1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sukamoto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1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48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21510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c3VrYW1vdG88L0F1dGhvcj48WWVhcj4yMDExPC9ZZWFy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c3VrYW1vdG88L0F1dGhvcj48WWVhcj4yMDExPC9ZZWFy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2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orissen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5" w:name="OLE_LINK116"/>
            <w:bookmarkStart w:id="6" w:name="OLE_LINK117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Denmark</w:t>
            </w:r>
            <w:bookmarkEnd w:id="5"/>
            <w:bookmarkEnd w:id="6"/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55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3294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3Jpc3NlbjwvQXV0aG9yPjxZZWFyPjIwMDg8L1llYXI+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3Jpc3NlbjwvQXV0aG9yPjxZZWFyPjIwMDg8L1llYXI+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3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7" w:name="OLE_LINK77"/>
            <w:bookmarkStart w:id="8" w:name="OLE_LINK78"/>
            <w:bookmarkStart w:id="9" w:name="OLE_LINK118"/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Schlicker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</w:t>
            </w:r>
            <w:bookmarkEnd w:id="7"/>
            <w:bookmarkEnd w:id="8"/>
            <w:bookmarkEnd w:id="9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United Kingdom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2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35896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5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TY2hsaWNrZXI8L0F1dGhvcj48WWVhcj4yMDEyPC9ZZWFy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TY2hsaWNrZXI8L0F1dGhvcj48WWVhcj4yMDEyPC9ZZWFy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4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Barras 2017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ustralia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59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75316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5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CYXJyYXM8L0F1dGhvcj48WWVhcj4yMDE3PC9ZZWFyPjxS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CYXJyYXM8L0F1dGhvcj48WWVhcj4yMDE3PC9ZZWFyPjxS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5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Ependymoma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Donson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9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9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6155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Eb25zb248L0F1dGhvcj48WWVhcj4yMDA5PC9ZZWFyPjxS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Eb25zb248L0F1dGhvcj48WWVhcj4yMDA5PC9ZZWFyPjxS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6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10" w:name="OLE_LINK81"/>
            <w:bookmarkStart w:id="11" w:name="OLE_LINK90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ohnson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0</w:t>
            </w:r>
            <w:bookmarkEnd w:id="10"/>
            <w:bookmarkEnd w:id="11"/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83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2huc29uPC9BdXRob3I+PFllYXI+MjAxMDwvWWVhcj48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Kb2huc29uPC9BdXRob3I+PFllYXI+MjAxMDwvWWVhcj48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7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Hoffman 2014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5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50385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Ib2ZmbWFuPC9BdXRob3I+PFllYXI+MjAxNDwvWWVhcj48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Ib2ZmbWFuPC9BdXRob3I+PFllYXI+MjAxNDwvWWVhcj48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8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Vladoiu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9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ermany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09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64415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WbGFkb2l1PC9BdXRob3I+PFllYXI+MjAxOTwvWWVhcj48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WbGFkb2l1PC9BdXRob3I+PFllYXI+MjAxOTwvWWVhcj48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59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Glioma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Freije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4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85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4412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Freije&lt;/Author&gt;&lt;Year&gt;2004&lt;/Year&gt;&lt;RecNum&gt;1781&lt;/RecNum&gt;&lt;DisplayText&gt;[60]&lt;/DisplayText&gt;&lt;record&gt;&lt;rec-number&gt;1781&lt;/rec-number&gt;&lt;foreign-keys&gt;&lt;key app="EN" db-id="95ppfdwtmes52eefwrpvza9550rrd2wrfrtf" timestamp="1593253662"&gt;1781&lt;/key&gt;&lt;/foreign-keys&gt;&lt;ref-type name="Journal Article"&gt;17&lt;/ref-type&gt;&lt;contributors&gt;&lt;authors&gt;&lt;author&gt;Freije, W. A.&lt;/author&gt;&lt;author&gt;Castro-Vargas, F. E.&lt;/author&gt;&lt;author&gt;Fang, Z.&lt;/author&gt;&lt;author&gt;Horvath, S.&lt;/author&gt;&lt;author&gt;Cloughesy, T.&lt;/author&gt;&lt;author&gt;Liau, L. M.&lt;/author&gt;&lt;author&gt;Mischel, P. S.&lt;/author&gt;&lt;author&gt;Nelson, S. F.&lt;/author&gt;&lt;/authors&gt;&lt;/contributors&gt;&lt;auth-address&gt;Department of Human Genetics, University of California at Los Angeles, Los Angeles, California 90095, USA.&lt;/auth-address&gt;&lt;titles&gt;&lt;title&gt;Gene expression profiling of gliomas strongly predicts survival&lt;/title&gt;&lt;secondary-title&gt;Cancer Res&lt;/secondary-title&gt;&lt;/titles&gt;&lt;periodical&gt;&lt;full-title&gt;Cancer Res&lt;/full-title&gt;&lt;/periodical&gt;&lt;pages&gt;6503-10&lt;/pages&gt;&lt;volume&gt;64&lt;/volume&gt;&lt;number&gt;18&lt;/number&gt;&lt;edition&gt;2004/09/18&lt;/edition&gt;&lt;keywords&gt;&lt;keyword&gt;Adolescent&lt;/keyword&gt;&lt;keyword&gt;Adult&lt;/keyword&gt;&lt;keyword&gt;Aged&lt;/keyword&gt;&lt;keyword&gt;Brain Neoplasms/*genetics&lt;/keyword&gt;&lt;keyword&gt;Cluster Analysis&lt;/keyword&gt;&lt;keyword&gt;Female&lt;/keyword&gt;&lt;keyword&gt;Gene Expression Profiling&lt;/keyword&gt;&lt;keyword&gt;Glioma/*genetics/pathology&lt;/keyword&gt;&lt;keyword&gt;Humans&lt;/keyword&gt;&lt;keyword&gt;Male&lt;/keyword&gt;&lt;keyword&gt;Middle Aged&lt;/keyword&gt;&lt;keyword&gt;Oligonucleotide Array Sequence Analysis&lt;/keyword&gt;&lt;keyword&gt;Predictive Value of Tests&lt;/keyword&gt;&lt;keyword&gt;Prognosis&lt;/keyword&gt;&lt;keyword&gt;Reverse Transcriptase Polymerase Chain Reaction&lt;/keyword&gt;&lt;keyword&gt;Survival Rate&lt;/keyword&gt;&lt;/keywords&gt;&lt;dates&gt;&lt;year&gt;2004&lt;/year&gt;&lt;pub-dates&gt;&lt;date&gt;Sep 15&lt;/date&gt;&lt;/pub-dates&gt;&lt;/dates&gt;&lt;isbn&gt;0008-5472 (Print)&amp;#xD;0008-5472 (Linking)&lt;/isbn&gt;&lt;accession-num&gt;15374961&lt;/accession-num&gt;&lt;urls&gt;&lt;related-urls&gt;&lt;url&gt;https://www.ncbi.nlm.nih.gov/pubmed/15374961&lt;/url&gt;&lt;/related-urls&gt;&lt;/urls&gt;&lt;electronic-resource-num&gt;10.1158/0008-5472.CAN-04-0452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0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12" w:name="OLE_LINK91"/>
            <w:bookmarkStart w:id="13" w:name="OLE_LINK92"/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ravendeel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9</w:t>
            </w:r>
            <w:bookmarkEnd w:id="12"/>
            <w:bookmarkEnd w:id="13"/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etherlands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76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6011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OS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40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HcmF2ZW5kZWVsPC9BdXRob3I+PFllYXI+MjAwOTwvWWVh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HcmF2ZW5kZWVsPC9BdXRob3I+PFllYXI+MjAwOTwvWWVh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1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Kawaguchi 2013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5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43378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Kawaguchi&lt;/Author&gt;&lt;Year&gt;2013&lt;/Year&gt;&lt;RecNum&gt;1783&lt;/RecNum&gt;&lt;DisplayText&gt;[62]&lt;/DisplayText&gt;&lt;record&gt;&lt;rec-number&gt;1783&lt;/rec-number&gt;&lt;foreign-keys&gt;&lt;key app="EN" db-id="95ppfdwtmes52eefwrpvza9550rrd2wrfrtf" timestamp="1593253752"&gt;1783&lt;/key&gt;&lt;/foreign-keys&gt;&lt;ref-type name="Journal Article"&gt;17&lt;/ref-type&gt;&lt;contributors&gt;&lt;authors&gt;&lt;author&gt;Kawaguchi, A.&lt;/author&gt;&lt;author&gt;Yajima, N.&lt;/author&gt;&lt;author&gt;Tsuchiya, N.&lt;/author&gt;&lt;author&gt;Homma, J.&lt;/author&gt;&lt;author&gt;Sano, M.&lt;/author&gt;&lt;author&gt;Natsumeda, M.&lt;/author&gt;&lt;author&gt;Takahashi, H.&lt;/author&gt;&lt;author&gt;Fujii, Y.&lt;/author&gt;&lt;author&gt;Kakuma, T.&lt;/author&gt;&lt;author&gt;Yamanaka, R.&lt;/author&gt;&lt;/authors&gt;&lt;/contributors&gt;&lt;auth-address&gt;Biostatistic Center, Kurume University School of Medicine, Kurume, Japan.&lt;/auth-address&gt;&lt;titles&gt;&lt;title&gt;Gene expression signature-based prognostic risk score in patients with glioblastoma&lt;/title&gt;&lt;secondary-title&gt;Cancer Sci&lt;/secondary-title&gt;&lt;/titles&gt;&lt;periodical&gt;&lt;full-title&gt;Cancer Sci&lt;/full-title&gt;&lt;/periodical&gt;&lt;pages&gt;1205-10&lt;/pages&gt;&lt;volume&gt;104&lt;/volume&gt;&lt;number&gt;9&lt;/number&gt;&lt;edition&gt;2013/06/12&lt;/edition&gt;&lt;keywords&gt;&lt;keyword&gt;Adolescent&lt;/keyword&gt;&lt;keyword&gt;Adult&lt;/keyword&gt;&lt;keyword&gt;Aged&lt;/keyword&gt;&lt;keyword&gt;Aged, 80 and over&lt;/keyword&gt;&lt;keyword&gt;Child&lt;/keyword&gt;&lt;keyword&gt;Female&lt;/keyword&gt;&lt;keyword&gt;Glioblastoma/*genetics&lt;/keyword&gt;&lt;keyword&gt;Humans&lt;/keyword&gt;&lt;keyword&gt;Male&lt;/keyword&gt;&lt;keyword&gt;Middle Aged&lt;/keyword&gt;&lt;keyword&gt;Oligonucleotide Array Sequence Analysis/methods&lt;/keyword&gt;&lt;keyword&gt;Prognosis&lt;/keyword&gt;&lt;keyword&gt;RNA/genetics&lt;/keyword&gt;&lt;keyword&gt;Survival Analysis&lt;/keyword&gt;&lt;keyword&gt;Transcriptome&lt;/keyword&gt;&lt;keyword&gt;Young Adult&lt;/keyword&gt;&lt;/keywords&gt;&lt;dates&gt;&lt;year&gt;2013&lt;/year&gt;&lt;pub-dates&gt;&lt;date&gt;Sep&lt;/date&gt;&lt;/pub-dates&gt;&lt;/dates&gt;&lt;isbn&gt;1349-7006 (Electronic)&amp;#xD;1347-9032 (Linking)&lt;/isbn&gt;&lt;accession-num&gt;23745793&lt;/accession-num&gt;&lt;urls&gt;&lt;related-urls&gt;&lt;url&gt;https://www.ncbi.nlm.nih.gov/pubmed/23745793&lt;/url&gt;&lt;/related-urls&gt;&lt;/urls&gt;&lt;electronic-resource-num&gt;10.1111/cas.12214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2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Zhang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4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1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50774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aaGFuZzwvQXV0aG9yPjxZZWFyPjIwMTQ8L1llYXI+PFJl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aaGFuZzwvQXV0aG9yPjxZZWFyPjIwMTQ8L1llYXI+PFJl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3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C718E7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  <w:r w:rsidRPr="00C718E7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 xml:space="preserve">Non-Small Cell </w:t>
            </w:r>
            <w:r w:rsidRPr="00C718E7">
              <w:rPr>
                <w:rFonts w:ascii="Arial" w:eastAsia="Kai" w:hAnsi="Arial" w:cs="Arial" w:hint="eastAsia"/>
                <w:b w:val="0"/>
                <w:color w:val="000000" w:themeColor="text1"/>
                <w:sz w:val="11"/>
                <w:szCs w:val="11"/>
              </w:rPr>
              <w:t>C</w:t>
            </w:r>
            <w:r>
              <w:rPr>
                <w:rFonts w:ascii="Arial" w:eastAsia="Kai" w:hAnsi="Arial" w:cs="Arial" w:hint="eastAsia"/>
                <w:b w:val="0"/>
                <w:color w:val="000000" w:themeColor="text1"/>
                <w:sz w:val="11"/>
                <w:szCs w:val="11"/>
              </w:rPr>
              <w:t>a</w:t>
            </w:r>
            <w:r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  <w:t>ncer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arca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3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Switzerland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50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43580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YXJjYTwvQXV0aG9yPjxZZWFyPjIwMTM8L1llYXI+PFJl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YXJjYTwvQXV0aG9yPjxZZWFyPjIwMTM8L1llYXI+PFJl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4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uley 2014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ermany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0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33532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Honma</w:t>
            </w:r>
            <w:proofErr w:type="spellEnd"/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 xml:space="preserve"> 2015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29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IHC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OS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68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Ib25tYTwvQXV0aG9yPjxZZWFyPjIwMTU8L1llYXI+PFJl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Ib25tYTwvQXV0aG9yPjxZZWFyPjIwMTU8L1llYXI+PFJl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5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Chen 201</w:t>
            </w:r>
            <w:r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3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Chin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4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IHC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OS, DFS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20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DaGVuPC9BdXRob3I+PFllYXI+MjAxMzwvWWVhcj48UmVj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DaGVuPC9BdXRob3I+PFllYXI+MjAxMzwvWWVhcj48UmVj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21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Wu 2019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China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35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IHC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OS, DFS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60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Wu&lt;/Author&gt;&lt;Year&gt;2019&lt;/Year&gt;&lt;RecNum&gt;1709&lt;/RecNum&gt;&lt;DisplayText&gt;[66]&lt;/DisplayText&gt;&lt;record&gt;&lt;rec-number&gt;1709&lt;/rec-number&gt;&lt;foreign-keys&gt;&lt;key app="EN" db-id="95ppfdwtmes52eefwrpvza9550rrd2wrfrtf" timestamp="1586347825"&gt;1709&lt;/key&gt;&lt;/foreign-keys&gt;&lt;ref-type name="Journal Article"&gt;17&lt;/ref-type&gt;&lt;contributors&gt;&lt;authors&gt;&lt;author&gt;Wu, Taihua&lt;/author&gt;&lt;author&gt;Gu, Chundong&lt;/author&gt;&lt;author&gt;Li, Fengzhou&lt;/author&gt;&lt;author&gt;Zhao, Shilei&lt;/author&gt;&lt;author&gt;Cui, Yanwei&lt;/author&gt;&lt;author&gt;Qiang, Jiaqi&lt;/author&gt;&lt;author&gt;Guo, Tao&lt;/author&gt;&lt;author&gt;Sun, Wei&lt;/author&gt;&lt;author&gt;Sun, Zhe&lt;/author&gt;&lt;author&gt;Li, Zhuoshi&lt;/author&gt;&lt;author&gt;Fang, Lei&lt;/author&gt;&lt;author&gt;Xie, Qiang&lt;/author&gt;&lt;author&gt;Yu, Wendan&lt;/author&gt;&lt;author&gt;Guo, Wei&lt;/author&gt;&lt;author&gt;Deng, Wuguo&lt;/author&gt;&lt;/authors&gt;&lt;/contributors&gt;&lt;titles&gt;&lt;/titles&gt;&lt;dates&gt;&lt;year&gt;2019&lt;/year&gt;&lt;/dates&gt;&lt;urls&gt;&lt;/urls&gt;&lt;electronic-resource-num&gt;10.21203/rs.2.18620/v1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6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Park 20</w:t>
            </w:r>
            <w:r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20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Korea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217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gse31210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DFS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20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Park&lt;/Author&gt;&lt;Year&gt;2020&lt;/Year&gt;&lt;RecNum&gt;1708&lt;/RecNum&gt;&lt;DisplayText&gt;[67]&lt;/DisplayText&gt;&lt;record&gt;&lt;rec-number&gt;1708&lt;/rec-number&gt;&lt;foreign-keys&gt;&lt;key app="EN" db-id="95ppfdwtmes52eefwrpvza9550rrd2wrfrtf" timestamp="1586344992"&gt;1708&lt;/key&gt;&lt;/foreign-keys&gt;&lt;ref-type name="Journal Article"&gt;17&lt;/ref-type&gt;&lt;contributors&gt;&lt;authors&gt;&lt;author&gt;Park, S.&lt;/author&gt;&lt;author&gt;Lim, J. M.&lt;/author&gt;&lt;author&gt;Chun, J. N.&lt;/author&gt;&lt;author&gt;Lee, S.&lt;/author&gt;&lt;author&gt;Kim, T. M.&lt;/author&gt;&lt;author&gt;Kim, D. W.&lt;/author&gt;&lt;author&gt;Kim, S. Y.&lt;/author&gt;&lt;author&gt;Bae, D. J.&lt;/author&gt;&lt;author&gt;Bae, S. M.&lt;/author&gt;&lt;author&gt;So, I.&lt;/author&gt;&lt;author&gt;Kim, H. G.&lt;/author&gt;&lt;author&gt;Choi, J. Y.&lt;/author&gt;&lt;author&gt;Jeon, J. H.&lt;/author&gt;&lt;/authors&gt;&lt;/contributors&gt;&lt;auth-address&gt;Department of Physiology and Biomedical Sciences, Seoul National University College of Medicine, Seoul 03080, Republic of Korea.&amp;#xD;Biomedical Knowledge Engineering Laboratory, Seoul National University, Seoul 08826, Republic of Korea.&amp;#xD;Department of Biochemistry, University of Utah School of Medicine, Salt Lake City, UT 841125650, USA.&amp;#xD;Seoul National University Cancer Research Institute, Seoul National University Hospital, Seoul 03080, Republic of Korea.&amp;#xD;Asan Institute for Life Sciences, Asan Medical Center, Seoul 05535, Republic of Korea.&lt;/auth-address&gt;&lt;titles&gt;&lt;title&gt;Altered expression of fucosylation pathway genes is associated with poor prognosis and tumor metastasis in nonsmall cell lung cancer&lt;/title&gt;&lt;secondary-title&gt;Int J Oncol&lt;/secondary-title&gt;&lt;/titles&gt;&lt;periodical&gt;&lt;full-title&gt;Int J Oncol&lt;/full-title&gt;&lt;/periodical&gt;&lt;pages&gt;559-567&lt;/pages&gt;&lt;volume&gt;56&lt;/volume&gt;&lt;number&gt;2&lt;/number&gt;&lt;edition&gt;2020/01/03&lt;/edition&gt;&lt;dates&gt;&lt;year&gt;2020&lt;/year&gt;&lt;pub-dates&gt;&lt;date&gt;Feb&lt;/date&gt;&lt;/pub-dates&gt;&lt;/dates&gt;&lt;isbn&gt;1791-2423 (Electronic)&amp;#xD;1019-6439 (Linking)&lt;/isbn&gt;&lt;accession-num&gt;31894325&lt;/accession-num&gt;&lt;urls&gt;&lt;related-urls&gt;&lt;url&gt;https://www.ncbi.nlm.nih.gov/pubmed/31894325&lt;/url&gt;&lt;/related-urls&gt;&lt;/urls&gt;&lt;custom2&gt;PMC6959459&lt;/custom2&gt;&lt;electronic-resource-num&gt;10.3892/ijo.2019.4953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7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Medulloblastoma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obinson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2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76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37418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Sb2JpbnNvbjwvQXV0aG9yPjxZZWFyPjIwMTI8L1llYXI+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Sb2JpbnNvbjwvQXV0aG9yPjxZZWFyPjIwMTI8L1llYXI+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8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14" w:name="OLE_LINK102"/>
            <w:bookmarkStart w:id="15" w:name="OLE_LINK103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orthcott</w:t>
            </w: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7</w:t>
            </w:r>
            <w:bookmarkEnd w:id="14"/>
            <w:bookmarkEnd w:id="15"/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ermany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23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Ob3J0aGNvdHQ8L0F1dGhvcj48WWVhcj4yMDE3PC9ZZWFy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Ob3J0aGNvdHQ8L0F1dGhvcj48WWVhcj4yMDE3PC9ZZWFy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69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Kool 2008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etherlands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2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0327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Lb29sPC9BdXRob3I+PFllYXI+MjAwODwvWWVhcj48UmVj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Lb29sPC9BdXRob3I+PFllYXI+MjAwODwvWWVhcj48UmVj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70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Delattre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2</w:t>
            </w:r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57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 w:val="restar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widowControl/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Neuroblastoma</w:t>
            </w:r>
          </w:p>
        </w:tc>
        <w:tc>
          <w:tcPr>
            <w:tcW w:w="457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Delattre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9</w:t>
            </w:r>
          </w:p>
        </w:tc>
        <w:tc>
          <w:tcPr>
            <w:tcW w:w="34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Franc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34</w:t>
            </w:r>
          </w:p>
        </w:tc>
        <w:tc>
          <w:tcPr>
            <w:tcW w:w="31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4880</w:t>
            </w:r>
          </w:p>
        </w:tc>
        <w:tc>
          <w:tcPr>
            <w:tcW w:w="31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5</w:t>
            </w:r>
          </w:p>
        </w:tc>
        <w:tc>
          <w:tcPr>
            <w:tcW w:w="636" w:type="pct"/>
            <w:tcBorders>
              <w:top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16" w:name="OLE_LINK114"/>
            <w:bookmarkStart w:id="17" w:name="OLE_LINK115"/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Ohtaki</w:t>
            </w:r>
            <w:bookmarkEnd w:id="16"/>
            <w:bookmarkEnd w:id="17"/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0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51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6237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6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&lt;EndNote&gt;&lt;Cite&gt;&lt;Author&gt;Ohtaki&lt;/Author&gt;&lt;Year&gt;2010&lt;/Year&gt;&lt;RecNum&gt;1789&lt;/RecNum&gt;&lt;DisplayText&gt;[71]&lt;/DisplayText&gt;&lt;record&gt;&lt;rec-number&gt;1789&lt;/rec-number&gt;&lt;foreign-keys&gt;&lt;key app="EN" db-id="95ppfdwtmes52eefwrpvza9550rrd2wrfrtf" timestamp="1593255745"&gt;1789&lt;/key&gt;&lt;/foreign-keys&gt;&lt;ref-type name="Journal Article"&gt;17&lt;/ref-type&gt;&lt;contributors&gt;&lt;authors&gt;&lt;author&gt;Ohtaki, M.&lt;/author&gt;&lt;author&gt;Otani, K.&lt;/author&gt;&lt;author&gt;Hiyama, K.&lt;/author&gt;&lt;author&gt;Kamei, N.&lt;/author&gt;&lt;author&gt;Satoh, K.&lt;/author&gt;&lt;author&gt;Hiyama, E.&lt;/author&gt;&lt;/authors&gt;&lt;/contributors&gt;&lt;auth-address&gt;Department of Environmetrics and Biometrics, Research Institute for Radiation Biology and Medicine, Hiroshima University, 1-2-3 Kasumi, Minami-ku, Hiroshima, 734-8551, Japan. ohtaki@hiroshima-u.ac.jp&lt;/auth-address&gt;&lt;titles&gt;&lt;title&gt;A robust method for estimating gene expression states using Affymetrix microarray probe level data&lt;/title&gt;&lt;secondary-title&gt;BMC Bioinformatics&lt;/secondary-title&gt;&lt;/titles&gt;&lt;periodical&gt;&lt;full-title&gt;BMC Bioinformatics&lt;/full-title&gt;&lt;/periodical&gt;&lt;pages&gt;183&lt;/pages&gt;&lt;volume&gt;11&lt;/volume&gt;&lt;edition&gt;2010/04/13&lt;/edition&gt;&lt;keywords&gt;&lt;keyword&gt;Databases, Genetic&lt;/keyword&gt;&lt;keyword&gt;*Gene Expression&lt;/keyword&gt;&lt;keyword&gt;Gene Expression Profiling/*methods&lt;/keyword&gt;&lt;keyword&gt;Genome, Human&lt;/keyword&gt;&lt;keyword&gt;Humans&lt;/keyword&gt;&lt;keyword&gt;Neuroblastoma/genetics&lt;/keyword&gt;&lt;keyword&gt;Oligonucleotide Array Sequence Analysis/*methods&lt;/keyword&gt;&lt;/keywords&gt;&lt;dates&gt;&lt;year&gt;2010&lt;/year&gt;&lt;pub-dates&gt;&lt;date&gt;Apr 12&lt;/date&gt;&lt;/pub-dates&gt;&lt;/dates&gt;&lt;isbn&gt;1471-2105 (Electronic)&amp;#xD;1471-2105 (Linking)&lt;/isbn&gt;&lt;accession-num&gt;20380745&lt;/accession-num&gt;&lt;urls&gt;&lt;related-urls&gt;&lt;url&gt;https://www.ncbi.nlm.nih.gov/pubmed/20380745&lt;/url&gt;&lt;/related-urls&gt;&lt;/urls&gt;&lt;custom2&gt;PMC2873532&lt;/custom2&gt;&lt;electronic-resource-num&gt;10.1186/1471-2105-11-183&lt;/electronic-resource-num&gt;&lt;/record&gt;&lt;/Cite&gt;&lt;/EndNote&gt;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71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proofErr w:type="spellStart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Lastowska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07</w:t>
            </w:r>
          </w:p>
        </w:tc>
        <w:tc>
          <w:tcPr>
            <w:tcW w:w="34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United Kingdom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30</w:t>
            </w:r>
          </w:p>
        </w:tc>
        <w:tc>
          <w:tcPr>
            <w:tcW w:w="31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3136</w:t>
            </w:r>
          </w:p>
        </w:tc>
        <w:tc>
          <w:tcPr>
            <w:tcW w:w="31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5</w:t>
            </w:r>
          </w:p>
        </w:tc>
        <w:tc>
          <w:tcPr>
            <w:tcW w:w="636" w:type="pct"/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YXN0b3dza2E8L0F1dGhvcj48WWVhcj4yMDA3PC9ZZWFy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MYXN0b3dza2E8L0F1dGhvcj48WWVhcj4yMDA3PC9ZZWFy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72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vMerge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</w:p>
        </w:tc>
        <w:tc>
          <w:tcPr>
            <w:tcW w:w="457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bookmarkStart w:id="18" w:name="OLE_LINK108"/>
            <w:bookmarkStart w:id="19" w:name="OLE_LINK109"/>
            <w:proofErr w:type="spellStart"/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olenaar</w:t>
            </w:r>
            <w:proofErr w:type="spellEnd"/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 xml:space="preserve"> 2012</w:t>
            </w:r>
            <w:bookmarkEnd w:id="18"/>
            <w:bookmarkEnd w:id="19"/>
          </w:p>
        </w:tc>
        <w:tc>
          <w:tcPr>
            <w:tcW w:w="34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etherlands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88</w:t>
            </w:r>
          </w:p>
        </w:tc>
        <w:tc>
          <w:tcPr>
            <w:tcW w:w="31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6476</w:t>
            </w:r>
          </w:p>
        </w:tc>
        <w:tc>
          <w:tcPr>
            <w:tcW w:w="31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89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NR</w:t>
            </w:r>
          </w:p>
        </w:tc>
        <w:tc>
          <w:tcPr>
            <w:tcW w:w="32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Nb2xlbmFhcjwvQXV0aG9yPjxZZWFyPjIwMTI8L1llYXI+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Nb2xlbmFhcjwvQXV0aG9yPjxZZWFyPjIwMTI8L1llYXI+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73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 w:val="0"/>
                <w:bCs w:val="0"/>
                <w:color w:val="000000" w:themeColor="text1"/>
                <w:sz w:val="11"/>
                <w:szCs w:val="11"/>
              </w:rPr>
              <w:t>P</w:t>
            </w:r>
            <w:r w:rsidRPr="00A51170">
              <w:rPr>
                <w:rFonts w:ascii="Arial" w:eastAsia="Kai" w:hAnsi="Arial" w:cs="Arial"/>
                <w:b w:val="0"/>
                <w:bCs w:val="0"/>
                <w:color w:val="000000" w:themeColor="text1"/>
                <w:sz w:val="11"/>
                <w:szCs w:val="11"/>
              </w:rPr>
              <w:t>ancreatic Ductal Adenocarcinoma</w:t>
            </w:r>
          </w:p>
        </w:tc>
        <w:tc>
          <w:tcPr>
            <w:tcW w:w="457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ada 2019</w:t>
            </w:r>
          </w:p>
        </w:tc>
        <w:tc>
          <w:tcPr>
            <w:tcW w:w="342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Japan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Asian</w:t>
            </w:r>
          </w:p>
        </w:tc>
        <w:tc>
          <w:tcPr>
            <w:tcW w:w="362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62</w:t>
            </w:r>
          </w:p>
        </w:tc>
        <w:tc>
          <w:tcPr>
            <w:tcW w:w="31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IHC</w:t>
            </w:r>
          </w:p>
        </w:tc>
        <w:tc>
          <w:tcPr>
            <w:tcW w:w="323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median</w:t>
            </w:r>
          </w:p>
        </w:tc>
        <w:tc>
          <w:tcPr>
            <w:tcW w:w="333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RFS</w:t>
            </w:r>
          </w:p>
        </w:tc>
        <w:tc>
          <w:tcPr>
            <w:tcW w:w="389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  <w:t>120</w:t>
            </w:r>
          </w:p>
        </w:tc>
        <w:tc>
          <w:tcPr>
            <w:tcW w:w="32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bCs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Cs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YWRhPC9BdXRob3I+PFllYXI+MjAyMDwvWWVhcj48UmVj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begin">
                <w:fldData xml:space="preserve">PEVuZE5vdGU+PENpdGU+PEF1dGhvcj5UYWRhPC9BdXRob3I+PFllYXI+MjAyMDwvWWVhcj48UmVj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==
</w:fldData>
              </w:fldCha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instrText xml:space="preserve"> ADDIN EN.CITE.DATA </w:instrTex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separate"/>
            </w:r>
            <w:r>
              <w:rPr>
                <w:rFonts w:ascii="Arial" w:eastAsia="Kai" w:hAnsi="Arial" w:cs="Arial"/>
                <w:noProof/>
                <w:color w:val="000000" w:themeColor="text1"/>
                <w:sz w:val="11"/>
                <w:szCs w:val="11"/>
              </w:rPr>
              <w:t>[74]</w:t>
            </w:r>
            <w:r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fldChar w:fldCharType="end"/>
            </w:r>
          </w:p>
        </w:tc>
      </w:tr>
      <w:tr w:rsidR="001707EC" w:rsidRPr="00330360" w:rsidTr="001707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b w:val="0"/>
                <w:color w:val="000000" w:themeColor="text1"/>
                <w:sz w:val="11"/>
                <w:szCs w:val="11"/>
              </w:rPr>
              <w:t>D</w:t>
            </w:r>
            <w:r w:rsidRPr="00A51170"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  <w:t>iffuse Large B Cell Lymphoma</w:t>
            </w:r>
          </w:p>
        </w:tc>
        <w:tc>
          <w:tcPr>
            <w:tcW w:w="457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Xiao 2008</w:t>
            </w:r>
          </w:p>
        </w:tc>
        <w:tc>
          <w:tcPr>
            <w:tcW w:w="342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merica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420</w:t>
            </w:r>
          </w:p>
        </w:tc>
        <w:tc>
          <w:tcPr>
            <w:tcW w:w="31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0846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OS</w:t>
            </w:r>
          </w:p>
        </w:tc>
        <w:tc>
          <w:tcPr>
            <w:tcW w:w="389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240</w:t>
            </w:r>
          </w:p>
        </w:tc>
        <w:tc>
          <w:tcPr>
            <w:tcW w:w="32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8</w:t>
            </w:r>
          </w:p>
        </w:tc>
        <w:tc>
          <w:tcPr>
            <w:tcW w:w="636" w:type="pct"/>
            <w:tcBorders>
              <w:top w:val="single" w:sz="4" w:space="0" w:color="auto"/>
              <w:bottom w:val="single" w:sz="4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  <w:tr w:rsidR="001707EC" w:rsidRPr="00330360" w:rsidTr="001707EC">
        <w:trPr>
          <w:trHeight w:val="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1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b w:val="0"/>
                <w:color w:val="000000" w:themeColor="text1"/>
                <w:sz w:val="11"/>
                <w:szCs w:val="11"/>
              </w:rPr>
              <w:t>Gastric Cancer</w:t>
            </w:r>
          </w:p>
        </w:tc>
        <w:tc>
          <w:tcPr>
            <w:tcW w:w="457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an 2018</w:t>
            </w:r>
          </w:p>
        </w:tc>
        <w:tc>
          <w:tcPr>
            <w:tcW w:w="342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Switzerland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Caucasian</w:t>
            </w:r>
          </w:p>
        </w:tc>
        <w:tc>
          <w:tcPr>
            <w:tcW w:w="362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192</w:t>
            </w:r>
          </w:p>
        </w:tc>
        <w:tc>
          <w:tcPr>
            <w:tcW w:w="316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tissue</w:t>
            </w:r>
          </w:p>
        </w:tc>
        <w:tc>
          <w:tcPr>
            <w:tcW w:w="338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Microarray</w:t>
            </w:r>
          </w:p>
        </w:tc>
        <w:tc>
          <w:tcPr>
            <w:tcW w:w="323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gse15459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average</w:t>
            </w:r>
          </w:p>
        </w:tc>
        <w:tc>
          <w:tcPr>
            <w:tcW w:w="333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OS</w:t>
            </w:r>
          </w:p>
        </w:tc>
        <w:tc>
          <w:tcPr>
            <w:tcW w:w="389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60</w:t>
            </w:r>
          </w:p>
        </w:tc>
        <w:tc>
          <w:tcPr>
            <w:tcW w:w="326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A51170">
              <w:rPr>
                <w:rFonts w:ascii="Arial" w:eastAsia="Kai" w:hAnsi="Arial" w:cs="Arial" w:hint="eastAsia"/>
                <w:color w:val="000000" w:themeColor="text1"/>
                <w:sz w:val="11"/>
                <w:szCs w:val="11"/>
              </w:rPr>
              <w:t>7</w:t>
            </w:r>
          </w:p>
        </w:tc>
        <w:tc>
          <w:tcPr>
            <w:tcW w:w="636" w:type="pct"/>
            <w:tcBorders>
              <w:top w:val="single" w:sz="4" w:space="0" w:color="auto"/>
              <w:bottom w:val="single" w:sz="12" w:space="0" w:color="auto"/>
            </w:tcBorders>
          </w:tcPr>
          <w:p w:rsidR="001707EC" w:rsidRPr="00A51170" w:rsidRDefault="001707EC" w:rsidP="001707EC">
            <w:pPr>
              <w:spacing w:line="14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</w:pPr>
            <w:r w:rsidRPr="00234CFF">
              <w:rPr>
                <w:rFonts w:ascii="Arial" w:eastAsia="Kai" w:hAnsi="Arial" w:cs="Arial"/>
                <w:color w:val="000000" w:themeColor="text1"/>
                <w:sz w:val="11"/>
                <w:szCs w:val="11"/>
              </w:rPr>
              <w:t>R2 platform</w:t>
            </w:r>
          </w:p>
        </w:tc>
      </w:tr>
    </w:tbl>
    <w:bookmarkEnd w:id="0"/>
    <w:bookmarkEnd w:id="1"/>
    <w:bookmarkEnd w:id="2"/>
    <w:bookmarkEnd w:id="3"/>
    <w:bookmarkEnd w:id="4"/>
    <w:p w:rsidR="001707EC" w:rsidRPr="00F3147D" w:rsidRDefault="008C6DD3" w:rsidP="001707EC">
      <w:pPr>
        <w:spacing w:line="160" w:lineRule="exact"/>
        <w:rPr>
          <w:rFonts w:ascii="Arial" w:hAnsi="Arial" w:cs="Arial"/>
          <w:b/>
          <w:color w:val="000000"/>
          <w:kern w:val="0"/>
          <w:sz w:val="18"/>
          <w:szCs w:val="18"/>
        </w:rPr>
      </w:pPr>
      <w:proofErr w:type="spellStart"/>
      <w:r>
        <w:rPr>
          <w:rFonts w:ascii="Arial" w:hAnsi="Arial" w:cs="Arial"/>
          <w:b/>
          <w:color w:val="000000"/>
          <w:kern w:val="0"/>
          <w:sz w:val="18"/>
          <w:szCs w:val="18"/>
        </w:rPr>
        <w:t>Supplemeentary</w:t>
      </w:r>
      <w:proofErr w:type="spellEnd"/>
      <w:r>
        <w:rPr>
          <w:rFonts w:ascii="Arial" w:hAnsi="Arial" w:cs="Arial"/>
          <w:b/>
          <w:color w:val="000000"/>
          <w:kern w:val="0"/>
          <w:sz w:val="18"/>
          <w:szCs w:val="18"/>
        </w:rPr>
        <w:t xml:space="preserve"> </w:t>
      </w:r>
      <w:bookmarkStart w:id="20" w:name="_GoBack"/>
      <w:bookmarkEnd w:id="20"/>
      <w:r w:rsidR="001707EC" w:rsidRPr="00F3147D">
        <w:rPr>
          <w:rFonts w:ascii="Arial" w:hAnsi="Arial" w:cs="Arial"/>
          <w:b/>
          <w:color w:val="000000"/>
          <w:kern w:val="0"/>
          <w:sz w:val="18"/>
          <w:szCs w:val="18"/>
        </w:rPr>
        <w:t xml:space="preserve">Table 1. </w:t>
      </w:r>
      <w:r w:rsidR="001707EC" w:rsidRPr="00C10238">
        <w:rPr>
          <w:rFonts w:ascii="Arial" w:hAnsi="Arial" w:cs="Arial"/>
          <w:bCs/>
          <w:color w:val="000000"/>
          <w:kern w:val="0"/>
          <w:sz w:val="18"/>
          <w:szCs w:val="18"/>
        </w:rPr>
        <w:t xml:space="preserve">Characteristics of </w:t>
      </w:r>
      <w:r w:rsidR="001707EC">
        <w:rPr>
          <w:rFonts w:ascii="Arial" w:hAnsi="Arial" w:cs="Arial"/>
          <w:bCs/>
          <w:color w:val="000000"/>
          <w:kern w:val="0"/>
          <w:sz w:val="18"/>
          <w:szCs w:val="18"/>
        </w:rPr>
        <w:t>s</w:t>
      </w:r>
      <w:r w:rsidR="001707EC" w:rsidRPr="00C10238">
        <w:rPr>
          <w:rFonts w:ascii="Arial" w:hAnsi="Arial" w:cs="Arial"/>
          <w:bCs/>
          <w:color w:val="000000"/>
          <w:kern w:val="0"/>
          <w:sz w:val="18"/>
          <w:szCs w:val="18"/>
        </w:rPr>
        <w:t xml:space="preserve">tudies </w:t>
      </w:r>
      <w:r w:rsidR="001707EC">
        <w:rPr>
          <w:rFonts w:ascii="Arial" w:hAnsi="Arial" w:cs="Arial"/>
          <w:bCs/>
          <w:color w:val="000000"/>
          <w:kern w:val="0"/>
          <w:sz w:val="18"/>
          <w:szCs w:val="18"/>
        </w:rPr>
        <w:t>i</w:t>
      </w:r>
      <w:r w:rsidR="001707EC" w:rsidRPr="00C10238">
        <w:rPr>
          <w:rFonts w:ascii="Arial" w:hAnsi="Arial" w:cs="Arial"/>
          <w:bCs/>
          <w:color w:val="000000"/>
          <w:kern w:val="0"/>
          <w:sz w:val="18"/>
          <w:szCs w:val="18"/>
        </w:rPr>
        <w:t xml:space="preserve">ncluded in the </w:t>
      </w:r>
      <w:r w:rsidR="001707EC">
        <w:rPr>
          <w:rFonts w:ascii="Arial" w:hAnsi="Arial" w:cs="Arial"/>
          <w:bCs/>
          <w:color w:val="000000"/>
          <w:kern w:val="0"/>
          <w:sz w:val="18"/>
          <w:szCs w:val="18"/>
        </w:rPr>
        <w:t>m</w:t>
      </w:r>
      <w:r w:rsidR="001707EC" w:rsidRPr="00C10238">
        <w:rPr>
          <w:rFonts w:ascii="Arial" w:hAnsi="Arial" w:cs="Arial"/>
          <w:bCs/>
          <w:color w:val="000000"/>
          <w:kern w:val="0"/>
          <w:sz w:val="18"/>
          <w:szCs w:val="18"/>
        </w:rPr>
        <w:t>eta-analysis</w:t>
      </w:r>
      <w:r w:rsidR="001707EC">
        <w:rPr>
          <w:rFonts w:ascii="Arial" w:hAnsi="Arial" w:cs="Arial"/>
          <w:bCs/>
          <w:color w:val="000000"/>
          <w:kern w:val="0"/>
          <w:sz w:val="18"/>
          <w:szCs w:val="18"/>
        </w:rPr>
        <w:t>.</w:t>
      </w:r>
    </w:p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Default="001707EC"/>
    <w:p w:rsidR="001707EC" w:rsidRPr="001707EC" w:rsidRDefault="001707EC" w:rsidP="001707EC">
      <w:pPr>
        <w:ind w:firstLineChars="100" w:firstLine="140"/>
        <w:rPr>
          <w:rFonts w:ascii="Helvetica" w:hAnsi="Helvetica" w:cs="Helvetica"/>
          <w:color w:val="000000"/>
          <w:kern w:val="0"/>
          <w:sz w:val="14"/>
          <w:szCs w:val="14"/>
        </w:rPr>
      </w:pPr>
      <w:r w:rsidRPr="00F3147D">
        <w:rPr>
          <w:rFonts w:ascii="Helvetica" w:hAnsi="Helvetica" w:cs="Helvetica"/>
          <w:color w:val="000000"/>
          <w:kern w:val="0"/>
          <w:sz w:val="14"/>
          <w:szCs w:val="14"/>
        </w:rPr>
        <w:t>OS, overall survival; DFS, disease-free survival; RFS, relapse-</w:t>
      </w:r>
      <w:r>
        <w:rPr>
          <w:rFonts w:ascii="Helvetica" w:hAnsi="Helvetica" w:cs="Helvetica"/>
          <w:color w:val="000000"/>
          <w:kern w:val="0"/>
          <w:sz w:val="14"/>
          <w:szCs w:val="14"/>
        </w:rPr>
        <w:t>free</w:t>
      </w:r>
      <w:r w:rsidRPr="00F3147D">
        <w:rPr>
          <w:rFonts w:ascii="Helvetica" w:hAnsi="Helvetica" w:cs="Helvetica"/>
          <w:color w:val="000000"/>
          <w:kern w:val="0"/>
          <w:sz w:val="14"/>
          <w:szCs w:val="14"/>
        </w:rPr>
        <w:t xml:space="preserve"> survival; IHC</w:t>
      </w:r>
      <w:r>
        <w:rPr>
          <w:rFonts w:ascii="Helvetica" w:hAnsi="Helvetica" w:cs="Helvetica"/>
          <w:color w:val="000000"/>
          <w:kern w:val="0"/>
          <w:sz w:val="14"/>
          <w:szCs w:val="14"/>
        </w:rPr>
        <w:t>,</w:t>
      </w:r>
      <w:r w:rsidRPr="00F3147D">
        <w:rPr>
          <w:rFonts w:ascii="Helvetica" w:hAnsi="Helvetica" w:cs="Helvetica"/>
          <w:color w:val="000000"/>
          <w:kern w:val="0"/>
          <w:sz w:val="14"/>
          <w:szCs w:val="14"/>
        </w:rPr>
        <w:t xml:space="preserve"> </w:t>
      </w:r>
      <w:r>
        <w:rPr>
          <w:rFonts w:ascii="Helvetica" w:hAnsi="Helvetica" w:cs="Helvetica"/>
          <w:color w:val="000000"/>
          <w:kern w:val="0"/>
          <w:sz w:val="14"/>
          <w:szCs w:val="14"/>
        </w:rPr>
        <w:t>i</w:t>
      </w:r>
      <w:r w:rsidRPr="00F3147D">
        <w:rPr>
          <w:rFonts w:ascii="Helvetica" w:hAnsi="Helvetica" w:cs="Helvetica"/>
          <w:color w:val="000000"/>
          <w:kern w:val="0"/>
          <w:sz w:val="14"/>
          <w:szCs w:val="14"/>
        </w:rPr>
        <w:t xml:space="preserve">mmunohistochemistry; NR, not </w:t>
      </w:r>
      <w:r>
        <w:rPr>
          <w:rFonts w:ascii="Helvetica" w:hAnsi="Helvetica" w:cs="Helvetica"/>
          <w:color w:val="000000"/>
          <w:kern w:val="0"/>
          <w:sz w:val="14"/>
          <w:szCs w:val="14"/>
        </w:rPr>
        <w:t>reported.</w:t>
      </w:r>
    </w:p>
    <w:sectPr w:rsidR="001707EC" w:rsidRPr="001707EC" w:rsidSect="001707EC">
      <w:pgSz w:w="16840" w:h="11900" w:orient="landscape"/>
      <w:pgMar w:top="1800" w:right="1440" w:bottom="1800" w:left="144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altName w:val="SimSun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Kai">
    <w:altName w:val="Microsoft YaHei"/>
    <w:charset w:val="86"/>
    <w:family w:val="auto"/>
    <w:pitch w:val="variable"/>
    <w:sig w:usb0="00000000" w:usb1="080E0000" w:usb2="00000010" w:usb3="00000000" w:csb0="0004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DengXian Light">
    <w:altName w:val="Times New Roman"/>
    <w:panose1 w:val="00000000000000000000"/>
    <w:charset w:val="0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20"/>
  <w:drawingGridVerticalSpacing w:val="423"/>
  <w:displayHorizontalDrawingGridEvery w:val="0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07EC"/>
    <w:rsid w:val="0000031E"/>
    <w:rsid w:val="00006A17"/>
    <w:rsid w:val="000079E0"/>
    <w:rsid w:val="00010C06"/>
    <w:rsid w:val="00022B03"/>
    <w:rsid w:val="0003642F"/>
    <w:rsid w:val="0003693C"/>
    <w:rsid w:val="0003740B"/>
    <w:rsid w:val="00056099"/>
    <w:rsid w:val="000576FA"/>
    <w:rsid w:val="00057D72"/>
    <w:rsid w:val="0006051F"/>
    <w:rsid w:val="00065870"/>
    <w:rsid w:val="00070333"/>
    <w:rsid w:val="00076172"/>
    <w:rsid w:val="00077D98"/>
    <w:rsid w:val="00080933"/>
    <w:rsid w:val="00087A1B"/>
    <w:rsid w:val="00087CCE"/>
    <w:rsid w:val="00090292"/>
    <w:rsid w:val="000933D4"/>
    <w:rsid w:val="000A1A86"/>
    <w:rsid w:val="000A3D7C"/>
    <w:rsid w:val="000C3DD0"/>
    <w:rsid w:val="000C41A3"/>
    <w:rsid w:val="000D3456"/>
    <w:rsid w:val="000D3866"/>
    <w:rsid w:val="000D72CE"/>
    <w:rsid w:val="000E1E83"/>
    <w:rsid w:val="000E4FAF"/>
    <w:rsid w:val="000E6688"/>
    <w:rsid w:val="000F0096"/>
    <w:rsid w:val="001011B0"/>
    <w:rsid w:val="001032E1"/>
    <w:rsid w:val="001035A0"/>
    <w:rsid w:val="00112DBD"/>
    <w:rsid w:val="00115524"/>
    <w:rsid w:val="00115684"/>
    <w:rsid w:val="00132222"/>
    <w:rsid w:val="00136EA1"/>
    <w:rsid w:val="00140FAD"/>
    <w:rsid w:val="001551EA"/>
    <w:rsid w:val="00157E7A"/>
    <w:rsid w:val="00160DCC"/>
    <w:rsid w:val="00161FFF"/>
    <w:rsid w:val="00166105"/>
    <w:rsid w:val="001707EC"/>
    <w:rsid w:val="001770F5"/>
    <w:rsid w:val="00181F36"/>
    <w:rsid w:val="00183E0E"/>
    <w:rsid w:val="00186791"/>
    <w:rsid w:val="001A661A"/>
    <w:rsid w:val="001A66BA"/>
    <w:rsid w:val="001B2907"/>
    <w:rsid w:val="001B2B97"/>
    <w:rsid w:val="001B5132"/>
    <w:rsid w:val="001B5A45"/>
    <w:rsid w:val="001B68FB"/>
    <w:rsid w:val="001B7B60"/>
    <w:rsid w:val="001D0F16"/>
    <w:rsid w:val="001E37B2"/>
    <w:rsid w:val="001E50B5"/>
    <w:rsid w:val="001E68D0"/>
    <w:rsid w:val="001F4CF4"/>
    <w:rsid w:val="001F5682"/>
    <w:rsid w:val="00202BFB"/>
    <w:rsid w:val="00206498"/>
    <w:rsid w:val="00220462"/>
    <w:rsid w:val="0022166F"/>
    <w:rsid w:val="002264FE"/>
    <w:rsid w:val="00241459"/>
    <w:rsid w:val="00247705"/>
    <w:rsid w:val="002479A0"/>
    <w:rsid w:val="002531CF"/>
    <w:rsid w:val="00257358"/>
    <w:rsid w:val="0026161F"/>
    <w:rsid w:val="00261DF0"/>
    <w:rsid w:val="00270E4A"/>
    <w:rsid w:val="00271B62"/>
    <w:rsid w:val="00277596"/>
    <w:rsid w:val="00277843"/>
    <w:rsid w:val="002834AB"/>
    <w:rsid w:val="00283DD6"/>
    <w:rsid w:val="002842E9"/>
    <w:rsid w:val="00287D61"/>
    <w:rsid w:val="00291926"/>
    <w:rsid w:val="00292D25"/>
    <w:rsid w:val="002939DF"/>
    <w:rsid w:val="00294659"/>
    <w:rsid w:val="00295BBA"/>
    <w:rsid w:val="00295DEB"/>
    <w:rsid w:val="002A40F7"/>
    <w:rsid w:val="002B573C"/>
    <w:rsid w:val="002D3B87"/>
    <w:rsid w:val="002E1680"/>
    <w:rsid w:val="002E638E"/>
    <w:rsid w:val="002E6D43"/>
    <w:rsid w:val="002E74ED"/>
    <w:rsid w:val="002F7FEF"/>
    <w:rsid w:val="00300D2C"/>
    <w:rsid w:val="003035B5"/>
    <w:rsid w:val="00304BCF"/>
    <w:rsid w:val="00306A0E"/>
    <w:rsid w:val="00313474"/>
    <w:rsid w:val="00314E19"/>
    <w:rsid w:val="00320E0F"/>
    <w:rsid w:val="00325887"/>
    <w:rsid w:val="00336C9A"/>
    <w:rsid w:val="00342C08"/>
    <w:rsid w:val="00345D47"/>
    <w:rsid w:val="00350505"/>
    <w:rsid w:val="00350D44"/>
    <w:rsid w:val="00360FCD"/>
    <w:rsid w:val="00361399"/>
    <w:rsid w:val="00365067"/>
    <w:rsid w:val="00371E51"/>
    <w:rsid w:val="00380079"/>
    <w:rsid w:val="0038084A"/>
    <w:rsid w:val="00382DC7"/>
    <w:rsid w:val="00386A8D"/>
    <w:rsid w:val="0039035F"/>
    <w:rsid w:val="00391946"/>
    <w:rsid w:val="003A01B3"/>
    <w:rsid w:val="003A1E96"/>
    <w:rsid w:val="003A3953"/>
    <w:rsid w:val="003A5FBB"/>
    <w:rsid w:val="003A5FBF"/>
    <w:rsid w:val="003B00ED"/>
    <w:rsid w:val="003C30B7"/>
    <w:rsid w:val="003C61EC"/>
    <w:rsid w:val="003D0FE6"/>
    <w:rsid w:val="003D69A1"/>
    <w:rsid w:val="003E2E04"/>
    <w:rsid w:val="003E3B84"/>
    <w:rsid w:val="003E6F64"/>
    <w:rsid w:val="003F05CF"/>
    <w:rsid w:val="003F25A3"/>
    <w:rsid w:val="00402AC4"/>
    <w:rsid w:val="004050F0"/>
    <w:rsid w:val="004074E0"/>
    <w:rsid w:val="004152E6"/>
    <w:rsid w:val="004160DB"/>
    <w:rsid w:val="0042332A"/>
    <w:rsid w:val="004258F3"/>
    <w:rsid w:val="00431865"/>
    <w:rsid w:val="00431BD4"/>
    <w:rsid w:val="00437AC5"/>
    <w:rsid w:val="0044211B"/>
    <w:rsid w:val="00454217"/>
    <w:rsid w:val="00457A3D"/>
    <w:rsid w:val="004612D9"/>
    <w:rsid w:val="004655F1"/>
    <w:rsid w:val="004718B2"/>
    <w:rsid w:val="0047382A"/>
    <w:rsid w:val="004762B1"/>
    <w:rsid w:val="00492DC9"/>
    <w:rsid w:val="00493E9A"/>
    <w:rsid w:val="00496A2F"/>
    <w:rsid w:val="004A5FC3"/>
    <w:rsid w:val="004B224E"/>
    <w:rsid w:val="004B5CD0"/>
    <w:rsid w:val="004C0F17"/>
    <w:rsid w:val="004C4642"/>
    <w:rsid w:val="004C612B"/>
    <w:rsid w:val="004D482A"/>
    <w:rsid w:val="004D7A35"/>
    <w:rsid w:val="004E1C9D"/>
    <w:rsid w:val="004F07B9"/>
    <w:rsid w:val="004F2AC4"/>
    <w:rsid w:val="0050371D"/>
    <w:rsid w:val="00507292"/>
    <w:rsid w:val="0051381F"/>
    <w:rsid w:val="00514651"/>
    <w:rsid w:val="00515AB8"/>
    <w:rsid w:val="00526441"/>
    <w:rsid w:val="00527033"/>
    <w:rsid w:val="00527C43"/>
    <w:rsid w:val="00533C2A"/>
    <w:rsid w:val="00535CDC"/>
    <w:rsid w:val="00546EB1"/>
    <w:rsid w:val="00552BB7"/>
    <w:rsid w:val="005564D7"/>
    <w:rsid w:val="00562718"/>
    <w:rsid w:val="00565567"/>
    <w:rsid w:val="00565F72"/>
    <w:rsid w:val="00570831"/>
    <w:rsid w:val="005770F9"/>
    <w:rsid w:val="00583A18"/>
    <w:rsid w:val="00584C55"/>
    <w:rsid w:val="005879DD"/>
    <w:rsid w:val="0059482B"/>
    <w:rsid w:val="00595BF8"/>
    <w:rsid w:val="005A6714"/>
    <w:rsid w:val="005B3077"/>
    <w:rsid w:val="005B74DA"/>
    <w:rsid w:val="005C701B"/>
    <w:rsid w:val="005D12B4"/>
    <w:rsid w:val="005E1508"/>
    <w:rsid w:val="005E5CB0"/>
    <w:rsid w:val="005F5227"/>
    <w:rsid w:val="006007E7"/>
    <w:rsid w:val="00602BF9"/>
    <w:rsid w:val="00604B87"/>
    <w:rsid w:val="00607244"/>
    <w:rsid w:val="00607971"/>
    <w:rsid w:val="00613AF3"/>
    <w:rsid w:val="00622A42"/>
    <w:rsid w:val="00624C01"/>
    <w:rsid w:val="00625342"/>
    <w:rsid w:val="00627B42"/>
    <w:rsid w:val="00631D10"/>
    <w:rsid w:val="0063420E"/>
    <w:rsid w:val="00636A22"/>
    <w:rsid w:val="00640346"/>
    <w:rsid w:val="006469A5"/>
    <w:rsid w:val="00651B7F"/>
    <w:rsid w:val="00652EC6"/>
    <w:rsid w:val="006548D1"/>
    <w:rsid w:val="006655AB"/>
    <w:rsid w:val="00674504"/>
    <w:rsid w:val="00676755"/>
    <w:rsid w:val="00684896"/>
    <w:rsid w:val="00685432"/>
    <w:rsid w:val="00686083"/>
    <w:rsid w:val="00692127"/>
    <w:rsid w:val="00693752"/>
    <w:rsid w:val="00696875"/>
    <w:rsid w:val="006B2C05"/>
    <w:rsid w:val="006B4901"/>
    <w:rsid w:val="006B670A"/>
    <w:rsid w:val="006C4366"/>
    <w:rsid w:val="006C7F57"/>
    <w:rsid w:val="006D7274"/>
    <w:rsid w:val="006E0041"/>
    <w:rsid w:val="006F08ED"/>
    <w:rsid w:val="00722FA4"/>
    <w:rsid w:val="00735F08"/>
    <w:rsid w:val="007418DC"/>
    <w:rsid w:val="00756627"/>
    <w:rsid w:val="00757259"/>
    <w:rsid w:val="0076096A"/>
    <w:rsid w:val="00770BC5"/>
    <w:rsid w:val="00776325"/>
    <w:rsid w:val="00781252"/>
    <w:rsid w:val="00782110"/>
    <w:rsid w:val="00782AE8"/>
    <w:rsid w:val="00785394"/>
    <w:rsid w:val="00785A95"/>
    <w:rsid w:val="00790B7E"/>
    <w:rsid w:val="007959C8"/>
    <w:rsid w:val="007A1E59"/>
    <w:rsid w:val="007A6DC7"/>
    <w:rsid w:val="007A7081"/>
    <w:rsid w:val="007B5557"/>
    <w:rsid w:val="007B7907"/>
    <w:rsid w:val="007C746C"/>
    <w:rsid w:val="007D496C"/>
    <w:rsid w:val="007D6905"/>
    <w:rsid w:val="007E03C2"/>
    <w:rsid w:val="007F0EB5"/>
    <w:rsid w:val="007F7AC0"/>
    <w:rsid w:val="0080500E"/>
    <w:rsid w:val="008074ED"/>
    <w:rsid w:val="00814951"/>
    <w:rsid w:val="0081754C"/>
    <w:rsid w:val="00821BB8"/>
    <w:rsid w:val="00823F9B"/>
    <w:rsid w:val="0083724F"/>
    <w:rsid w:val="00840BF9"/>
    <w:rsid w:val="0084419D"/>
    <w:rsid w:val="0084481A"/>
    <w:rsid w:val="00846AF3"/>
    <w:rsid w:val="00847829"/>
    <w:rsid w:val="00850556"/>
    <w:rsid w:val="008535E6"/>
    <w:rsid w:val="00863FB0"/>
    <w:rsid w:val="00867D2B"/>
    <w:rsid w:val="00872033"/>
    <w:rsid w:val="00875DC6"/>
    <w:rsid w:val="00882A44"/>
    <w:rsid w:val="008873E6"/>
    <w:rsid w:val="00890C97"/>
    <w:rsid w:val="00892CCB"/>
    <w:rsid w:val="00893F5C"/>
    <w:rsid w:val="00894B87"/>
    <w:rsid w:val="008A1BC4"/>
    <w:rsid w:val="008A350C"/>
    <w:rsid w:val="008B188C"/>
    <w:rsid w:val="008B4CDC"/>
    <w:rsid w:val="008C6DD3"/>
    <w:rsid w:val="008C7DA2"/>
    <w:rsid w:val="008D23EA"/>
    <w:rsid w:val="008D6C2A"/>
    <w:rsid w:val="008E1919"/>
    <w:rsid w:val="008E38F5"/>
    <w:rsid w:val="008E6F3A"/>
    <w:rsid w:val="008F35DB"/>
    <w:rsid w:val="008F3949"/>
    <w:rsid w:val="008F4937"/>
    <w:rsid w:val="008F49D3"/>
    <w:rsid w:val="008F5A8C"/>
    <w:rsid w:val="00900346"/>
    <w:rsid w:val="00903437"/>
    <w:rsid w:val="009106C1"/>
    <w:rsid w:val="00910A62"/>
    <w:rsid w:val="00916C8C"/>
    <w:rsid w:val="00934C3E"/>
    <w:rsid w:val="00935186"/>
    <w:rsid w:val="00937083"/>
    <w:rsid w:val="00937D52"/>
    <w:rsid w:val="00941B62"/>
    <w:rsid w:val="00941D1D"/>
    <w:rsid w:val="00941DB0"/>
    <w:rsid w:val="00950FBA"/>
    <w:rsid w:val="00955133"/>
    <w:rsid w:val="00957ACE"/>
    <w:rsid w:val="00960F4B"/>
    <w:rsid w:val="00961264"/>
    <w:rsid w:val="00966A5C"/>
    <w:rsid w:val="0097184C"/>
    <w:rsid w:val="00982727"/>
    <w:rsid w:val="00995D4B"/>
    <w:rsid w:val="00995D93"/>
    <w:rsid w:val="009A10A1"/>
    <w:rsid w:val="009A3C47"/>
    <w:rsid w:val="009A7A63"/>
    <w:rsid w:val="009C2F5D"/>
    <w:rsid w:val="009C5932"/>
    <w:rsid w:val="009D6862"/>
    <w:rsid w:val="009E26DC"/>
    <w:rsid w:val="00A04BA9"/>
    <w:rsid w:val="00A10556"/>
    <w:rsid w:val="00A15063"/>
    <w:rsid w:val="00A22586"/>
    <w:rsid w:val="00A24BEF"/>
    <w:rsid w:val="00A378B7"/>
    <w:rsid w:val="00A46196"/>
    <w:rsid w:val="00A541A7"/>
    <w:rsid w:val="00A570A6"/>
    <w:rsid w:val="00A609D5"/>
    <w:rsid w:val="00A6379A"/>
    <w:rsid w:val="00A64BA5"/>
    <w:rsid w:val="00A71EC0"/>
    <w:rsid w:val="00A73605"/>
    <w:rsid w:val="00A84F80"/>
    <w:rsid w:val="00A866E3"/>
    <w:rsid w:val="00A869A8"/>
    <w:rsid w:val="00A9285F"/>
    <w:rsid w:val="00A9446B"/>
    <w:rsid w:val="00AA2287"/>
    <w:rsid w:val="00AA620E"/>
    <w:rsid w:val="00AB4470"/>
    <w:rsid w:val="00AB68E3"/>
    <w:rsid w:val="00AC7E09"/>
    <w:rsid w:val="00AE4E98"/>
    <w:rsid w:val="00AF4228"/>
    <w:rsid w:val="00B07EA4"/>
    <w:rsid w:val="00B11D91"/>
    <w:rsid w:val="00B2652A"/>
    <w:rsid w:val="00B30A59"/>
    <w:rsid w:val="00B3234A"/>
    <w:rsid w:val="00B36DE8"/>
    <w:rsid w:val="00B44565"/>
    <w:rsid w:val="00B46449"/>
    <w:rsid w:val="00B47D8B"/>
    <w:rsid w:val="00B50619"/>
    <w:rsid w:val="00B60DA2"/>
    <w:rsid w:val="00B62B02"/>
    <w:rsid w:val="00B81B9B"/>
    <w:rsid w:val="00B82134"/>
    <w:rsid w:val="00B82BA3"/>
    <w:rsid w:val="00B83D37"/>
    <w:rsid w:val="00B8498A"/>
    <w:rsid w:val="00B86755"/>
    <w:rsid w:val="00B91A69"/>
    <w:rsid w:val="00BA66AF"/>
    <w:rsid w:val="00BB2CE3"/>
    <w:rsid w:val="00BB5730"/>
    <w:rsid w:val="00BC5F34"/>
    <w:rsid w:val="00BD4D27"/>
    <w:rsid w:val="00BD5411"/>
    <w:rsid w:val="00BE0DC0"/>
    <w:rsid w:val="00BE1875"/>
    <w:rsid w:val="00BE4520"/>
    <w:rsid w:val="00BF30D7"/>
    <w:rsid w:val="00C03B06"/>
    <w:rsid w:val="00C0452F"/>
    <w:rsid w:val="00C118A6"/>
    <w:rsid w:val="00C11B12"/>
    <w:rsid w:val="00C12ACE"/>
    <w:rsid w:val="00C2420F"/>
    <w:rsid w:val="00C302BB"/>
    <w:rsid w:val="00C30371"/>
    <w:rsid w:val="00C32927"/>
    <w:rsid w:val="00C329EE"/>
    <w:rsid w:val="00C34D32"/>
    <w:rsid w:val="00C4356D"/>
    <w:rsid w:val="00C438B2"/>
    <w:rsid w:val="00C563E7"/>
    <w:rsid w:val="00C635D7"/>
    <w:rsid w:val="00C80DF5"/>
    <w:rsid w:val="00C82A40"/>
    <w:rsid w:val="00C8565A"/>
    <w:rsid w:val="00C86108"/>
    <w:rsid w:val="00C93DB6"/>
    <w:rsid w:val="00C96D9E"/>
    <w:rsid w:val="00CA0EAE"/>
    <w:rsid w:val="00CA2C7B"/>
    <w:rsid w:val="00CA7E7E"/>
    <w:rsid w:val="00CC47E8"/>
    <w:rsid w:val="00CC4821"/>
    <w:rsid w:val="00CD354D"/>
    <w:rsid w:val="00CD6DBA"/>
    <w:rsid w:val="00CE3481"/>
    <w:rsid w:val="00CF7730"/>
    <w:rsid w:val="00D02011"/>
    <w:rsid w:val="00D11978"/>
    <w:rsid w:val="00D13CBD"/>
    <w:rsid w:val="00D2740D"/>
    <w:rsid w:val="00D3011B"/>
    <w:rsid w:val="00D322E0"/>
    <w:rsid w:val="00D417E8"/>
    <w:rsid w:val="00D41CAE"/>
    <w:rsid w:val="00D42559"/>
    <w:rsid w:val="00D43EF0"/>
    <w:rsid w:val="00D458A4"/>
    <w:rsid w:val="00D46A66"/>
    <w:rsid w:val="00D51BBE"/>
    <w:rsid w:val="00D54273"/>
    <w:rsid w:val="00D55DC2"/>
    <w:rsid w:val="00D60D50"/>
    <w:rsid w:val="00D61AA9"/>
    <w:rsid w:val="00D62202"/>
    <w:rsid w:val="00D80B9B"/>
    <w:rsid w:val="00D82622"/>
    <w:rsid w:val="00D9120D"/>
    <w:rsid w:val="00D937F5"/>
    <w:rsid w:val="00DA5D96"/>
    <w:rsid w:val="00DA735D"/>
    <w:rsid w:val="00DA7910"/>
    <w:rsid w:val="00DB6946"/>
    <w:rsid w:val="00DC309B"/>
    <w:rsid w:val="00DC39DB"/>
    <w:rsid w:val="00DC3ABC"/>
    <w:rsid w:val="00DC6299"/>
    <w:rsid w:val="00DD3E13"/>
    <w:rsid w:val="00DD47C6"/>
    <w:rsid w:val="00DD6E3D"/>
    <w:rsid w:val="00DE06C3"/>
    <w:rsid w:val="00DE23C7"/>
    <w:rsid w:val="00DE2465"/>
    <w:rsid w:val="00DE4511"/>
    <w:rsid w:val="00DF164A"/>
    <w:rsid w:val="00DF2938"/>
    <w:rsid w:val="00E0280D"/>
    <w:rsid w:val="00E02C36"/>
    <w:rsid w:val="00E0374D"/>
    <w:rsid w:val="00E13C3F"/>
    <w:rsid w:val="00E14AE8"/>
    <w:rsid w:val="00E17CFA"/>
    <w:rsid w:val="00E37718"/>
    <w:rsid w:val="00E427AD"/>
    <w:rsid w:val="00E42B48"/>
    <w:rsid w:val="00E463B0"/>
    <w:rsid w:val="00E52102"/>
    <w:rsid w:val="00E526A3"/>
    <w:rsid w:val="00E53910"/>
    <w:rsid w:val="00E56208"/>
    <w:rsid w:val="00E63699"/>
    <w:rsid w:val="00E72420"/>
    <w:rsid w:val="00E77C99"/>
    <w:rsid w:val="00E90A81"/>
    <w:rsid w:val="00E941AF"/>
    <w:rsid w:val="00EA0E03"/>
    <w:rsid w:val="00EA5D2F"/>
    <w:rsid w:val="00EB5010"/>
    <w:rsid w:val="00EC20F4"/>
    <w:rsid w:val="00EC4AC3"/>
    <w:rsid w:val="00ED0507"/>
    <w:rsid w:val="00ED6A1A"/>
    <w:rsid w:val="00EE5382"/>
    <w:rsid w:val="00F060BE"/>
    <w:rsid w:val="00F143A0"/>
    <w:rsid w:val="00F21816"/>
    <w:rsid w:val="00F21936"/>
    <w:rsid w:val="00F23FB6"/>
    <w:rsid w:val="00F25B1A"/>
    <w:rsid w:val="00F27D16"/>
    <w:rsid w:val="00F351FA"/>
    <w:rsid w:val="00F36E21"/>
    <w:rsid w:val="00F429A0"/>
    <w:rsid w:val="00F54A05"/>
    <w:rsid w:val="00F55048"/>
    <w:rsid w:val="00F55AA2"/>
    <w:rsid w:val="00F55E46"/>
    <w:rsid w:val="00F57F74"/>
    <w:rsid w:val="00F61F0F"/>
    <w:rsid w:val="00F62FEC"/>
    <w:rsid w:val="00F63A93"/>
    <w:rsid w:val="00F67BCC"/>
    <w:rsid w:val="00F67C62"/>
    <w:rsid w:val="00F704AE"/>
    <w:rsid w:val="00F76A71"/>
    <w:rsid w:val="00F833CB"/>
    <w:rsid w:val="00F957E4"/>
    <w:rsid w:val="00FA0029"/>
    <w:rsid w:val="00FA76C9"/>
    <w:rsid w:val="00FB1C1F"/>
    <w:rsid w:val="00FB52D5"/>
    <w:rsid w:val="00FC261F"/>
    <w:rsid w:val="00FC3E26"/>
    <w:rsid w:val="00FD23A1"/>
    <w:rsid w:val="00FD56F1"/>
    <w:rsid w:val="00FD7359"/>
    <w:rsid w:val="00FE188B"/>
    <w:rsid w:val="00FE336D"/>
    <w:rsid w:val="00FE36A9"/>
    <w:rsid w:val="00FE43B4"/>
    <w:rsid w:val="00FE597F"/>
    <w:rsid w:val="00FF0A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2767"/>
  <w15:chartTrackingRefBased/>
  <w15:docId w15:val="{0A0D970C-CD96-064A-928E-8BD3443102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07E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4">
    <w:name w:val="Plain Table 4"/>
    <w:basedOn w:val="TableNormal"/>
    <w:uiPriority w:val="44"/>
    <w:rsid w:val="001707EC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587</Words>
  <Characters>14750</Characters>
  <Application>Microsoft Office Word</Application>
  <DocSecurity>0</DocSecurity>
  <Lines>122</Lines>
  <Paragraphs>34</Paragraphs>
  <ScaleCrop>false</ScaleCrop>
  <Company/>
  <LinksUpToDate>false</LinksUpToDate>
  <CharactersWithSpaces>173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溪水朝阳</dc:creator>
  <cp:keywords/>
  <dc:description/>
  <cp:lastModifiedBy>Envisage-2</cp:lastModifiedBy>
  <cp:revision>2</cp:revision>
  <dcterms:created xsi:type="dcterms:W3CDTF">2020-07-19T14:03:00Z</dcterms:created>
  <dcterms:modified xsi:type="dcterms:W3CDTF">2020-10-28T11:07:00Z</dcterms:modified>
</cp:coreProperties>
</file>